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7B7683">
        <w:rPr>
          <w:rStyle w:val="FootnoteReference"/>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D9369D"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9369D"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9369D"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9369D"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D9369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D9369D"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9369D"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9369D"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6A5875F"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9369D"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9369D"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9369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9369D"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9369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w:t>
      </w:r>
      <w:bookmarkStart w:id="21" w:name="_GoBack"/>
      <w:bookmarkEnd w:id="21"/>
      <w:r w:rsidR="00A96D03" w:rsidRPr="00097C0A">
        <w:rPr>
          <w:rFonts w:ascii="Times New Roman" w:hAnsi="Times New Roman" w:cs="Times New Roman"/>
        </w:rPr>
        <w:t xml:space="preserve">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9369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9369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9369D"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9369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9369D"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9369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9369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9369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9369D"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9369D"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9369D"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9369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9369D"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9369D"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9369D"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9369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9369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9369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9369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9369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9369D"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9369D"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9369D"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9369D"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9369D"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9369D"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D9369D"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9369D"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D9369D"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9369D"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9369D"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9369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9369D"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9369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9369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9369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9369D"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9369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9369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9369D"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9369D"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9369D"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9369D"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9369D"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9369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9369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9369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9369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9369D"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9369D"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9369D"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9369D"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9369D"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9369D"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9369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9369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D9369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9369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9369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9369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9369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9369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9369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9369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9369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9369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9369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9369D"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9369D"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9369D"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9369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9369D"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9369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9369D"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9369D"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9369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9369D"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9369D"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9369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9369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9369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9369D"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9369D"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D9369D"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9369D"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9369D"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9369D"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9369D"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9369D"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9369D"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9369D"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9369D"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9369D"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9369D"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D9369D"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D9369D"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D9369D"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D9369D"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D9369D"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D9369D"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D9369D"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D9369D"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D9369D"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D9369D"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D9369D"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D9369D"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9369D"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9369D"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9369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D9369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D9369D"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D9369D"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D9369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D9369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9369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9369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9369D"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9369D"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9369D"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9369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9369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9369D"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D9369D"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9369D"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9369D"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D9369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9369D"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9369D"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D9369D"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9369D"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D9369D"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24F38F" w14:textId="77777777" w:rsidR="00D9369D" w:rsidRDefault="00D9369D" w:rsidP="00165E15">
      <w:pPr>
        <w:spacing w:after="0" w:line="240" w:lineRule="auto"/>
      </w:pPr>
      <w:r>
        <w:separator/>
      </w:r>
    </w:p>
  </w:endnote>
  <w:endnote w:type="continuationSeparator" w:id="0">
    <w:p w14:paraId="36898AEA" w14:textId="77777777" w:rsidR="00D9369D" w:rsidRDefault="00D9369D"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3CA4C131"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3D751E">
          <w:rPr>
            <w:rFonts w:ascii="Times New Roman" w:hAnsi="Times New Roman" w:cs="Times New Roman"/>
            <w:noProof/>
            <w:color w:val="000000" w:themeColor="text1"/>
          </w:rPr>
          <w:t>17</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0F8F7E" w14:textId="77777777" w:rsidR="00D9369D" w:rsidRDefault="00D9369D" w:rsidP="00165E15">
      <w:pPr>
        <w:spacing w:after="0" w:line="240" w:lineRule="auto"/>
      </w:pPr>
      <w:r>
        <w:separator/>
      </w:r>
    </w:p>
  </w:footnote>
  <w:footnote w:type="continuationSeparator" w:id="0">
    <w:p w14:paraId="34994A50" w14:textId="77777777" w:rsidR="00D9369D" w:rsidRDefault="00D9369D"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7B7683">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95E68"/>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8F0"/>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4B046-9B5E-4EDF-A4DB-039B85895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90</TotalTime>
  <Pages>34</Pages>
  <Words>26196</Words>
  <Characters>149320</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2</cp:revision>
  <cp:lastPrinted>2016-08-22T17:18:00Z</cp:lastPrinted>
  <dcterms:created xsi:type="dcterms:W3CDTF">2016-08-23T07:24:00Z</dcterms:created>
  <dcterms:modified xsi:type="dcterms:W3CDTF">2016-10-0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